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F0AE127" w:rsidR="006A1824" w:rsidRDefault="00A91D2B" w:rsidP="004720FD">
      <w:pPr>
        <w:spacing w:after="0" w:line="240" w:lineRule="auto"/>
        <w:jc w:val="center"/>
        <w:rPr>
          <w:b/>
        </w:rPr>
      </w:pPr>
      <w:r w:rsidRPr="00480E6C">
        <w:rPr>
          <w:b/>
        </w:rPr>
        <w:t xml:space="preserve">Word count: </w:t>
      </w:r>
      <w:r w:rsidR="00F413CD">
        <w:rPr>
          <w:b/>
        </w:rPr>
        <w:t>4832</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Default="00036340" w:rsidP="00036340">
      <w:pPr>
        <w:pStyle w:val="Pardeliste"/>
        <w:numPr>
          <w:ilvl w:val="0"/>
          <w:numId w:val="19"/>
        </w:numPr>
      </w:pPr>
      <w:r w:rsidRPr="00A1015D">
        <w:t>TBD</w:t>
      </w:r>
    </w:p>
    <w:p w14:paraId="47B35570" w14:textId="787F7834" w:rsidR="00B362EF" w:rsidRPr="00A1015D" w:rsidRDefault="00B362EF" w:rsidP="00036340">
      <w:pPr>
        <w:pStyle w:val="Pardeliste"/>
        <w:numPr>
          <w:ilvl w:val="0"/>
          <w:numId w:val="19"/>
        </w:numPr>
      </w:pPr>
      <w:r>
        <w:t>Initial search space</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3246B95C" w:rsidR="007D121E" w:rsidRDefault="00B139BF" w:rsidP="00036340">
      <w:r>
        <w:t>Quantitative magnetization transfer (qMT) imaging encompasses a class of techniques that indirectly probe macromolecular content typically undetectable using conventional MRI</w:t>
      </w:r>
      <w:r w:rsidR="007D121E">
        <w:t xml:space="preserve"> due to their inherent small T</w:t>
      </w:r>
      <w:r w:rsidR="007D121E" w:rsidRPr="007D121E">
        <w:rPr>
          <w:vertAlign w:val="subscript"/>
        </w:rPr>
        <w:t>2</w:t>
      </w:r>
      <w:r w:rsidR="007D121E">
        <w:rPr>
          <w:vertAlign w:val="superscript"/>
        </w:rPr>
        <w:t>*</w:t>
      </w:r>
      <w:r>
        <w:t>.</w:t>
      </w:r>
      <w:r w:rsidR="007D121E">
        <w:t xml:space="preserve"> Most qMT techniques aim to quantify parameters which characterizes hydrogen in macromolecules (“restricted pool”) relative to nearby liquid water content (“free pool”) by solving the Bloch-McConnell equations describing the exchange of magnetization between these two interacting pools </w:t>
      </w:r>
      <w:r w:rsidR="007D121E">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876B92">
          <w:rPr>
            <w:noProof/>
          </w:rPr>
          <w:t>1</w:t>
        </w:r>
      </w:hyperlink>
      <w:r w:rsidR="003A26EF">
        <w:rPr>
          <w:noProof/>
        </w:rPr>
        <w:t>)</w:t>
      </w:r>
      <w:r w:rsidR="007D121E">
        <w:fldChar w:fldCharType="end"/>
      </w:r>
      <w:r w:rsidR="007D121E">
        <w:t xml:space="preserve">. </w:t>
      </w:r>
      <w:r w:rsidR="003E2D72">
        <w:t>Particularly, the pool-size ratio (F = M</w:t>
      </w:r>
      <w:r w:rsidR="003E2D72">
        <w:rPr>
          <w:vertAlign w:val="subscript"/>
        </w:rPr>
        <w:t>0,r</w:t>
      </w:r>
      <w:r w:rsidR="003E2D72">
        <w:t>/</w:t>
      </w:r>
      <w:r w:rsidR="003E2D72" w:rsidRPr="003E2D72">
        <w:t xml:space="preserve"> </w:t>
      </w:r>
      <w:r w:rsidR="003E2D72">
        <w:t>M</w:t>
      </w:r>
      <w:r w:rsidR="003E2D72">
        <w:rPr>
          <w:vertAlign w:val="subscript"/>
        </w:rPr>
        <w:t>0,f</w:t>
      </w:r>
      <w:r w:rsidR="003E2D72">
        <w:t>) is a qMT parameter which has been shown to correlat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DATA </w:instrText>
      </w:r>
      <w:r w:rsidR="003A26EF">
        <w:fldChar w:fldCharType="end"/>
      </w:r>
      <w:r w:rsidR="0079647D">
        <w:fldChar w:fldCharType="separate"/>
      </w:r>
      <w:r w:rsidR="003A26EF">
        <w:rPr>
          <w:noProof/>
        </w:rPr>
        <w:t>(</w:t>
      </w:r>
      <w:hyperlink w:anchor="_ENREF_1_2" w:tooltip="Schmierer, 2007 #2717" w:history="1">
        <w:r w:rsidR="00876B92">
          <w:rPr>
            <w:noProof/>
          </w:rPr>
          <w:t>2</w:t>
        </w:r>
      </w:hyperlink>
      <w:r w:rsidR="003A26EF">
        <w:rPr>
          <w:noProof/>
        </w:rPr>
        <w:t>,</w:t>
      </w:r>
      <w:hyperlink w:anchor="_ENREF_1_3" w:tooltip="Schmierer, 2008 #3675" w:history="1">
        <w:r w:rsidR="00876B92">
          <w:rPr>
            <w:noProof/>
          </w:rPr>
          <w:t>3</w:t>
        </w:r>
      </w:hyperlink>
      <w:r w:rsidR="003A26EF">
        <w:rPr>
          <w:noProof/>
        </w:rPr>
        <w:t>)</w:t>
      </w:r>
      <w:r w:rsidR="0079647D">
        <w:fldChar w:fldCharType="end"/>
      </w:r>
      <w:r w:rsidR="00DE3D47">
        <w:t xml:space="preserve">, and has a </w:t>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DATA </w:instrText>
      </w:r>
      <w:r w:rsidR="008D7B35">
        <w:fldChar w:fldCharType="end"/>
      </w:r>
      <w:r w:rsidR="003E2D72">
        <w:fldChar w:fldCharType="separate"/>
      </w:r>
      <w:r w:rsidR="008D7B35">
        <w:rPr>
          <w:noProof/>
        </w:rPr>
        <w:t>(</w:t>
      </w:r>
      <w:hyperlink w:anchor="_ENREF_1_4" w:tooltip="Levesque, 2010 #15" w:history="1">
        <w:r w:rsidR="00876B92">
          <w:rPr>
            <w:noProof/>
          </w:rPr>
          <w:t>4</w:t>
        </w:r>
      </w:hyperlink>
      <w:r w:rsidR="008D7B35">
        <w:rPr>
          <w:noProof/>
        </w:rPr>
        <w:t>,</w:t>
      </w:r>
      <w:hyperlink w:anchor="_ENREF_1_5" w:tooltip="Davies, 2004 #8237" w:history="1">
        <w:r w:rsidR="00876B92">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DATA </w:instrText>
      </w:r>
      <w:r w:rsidR="008D7B35">
        <w:fldChar w:fldCharType="end"/>
      </w:r>
      <w:r w:rsidR="00F6378E">
        <w:fldChar w:fldCharType="separate"/>
      </w:r>
      <w:r w:rsidR="008D7B35">
        <w:rPr>
          <w:noProof/>
        </w:rPr>
        <w:t>(</w:t>
      </w:r>
      <w:hyperlink w:anchor="_ENREF_1_6" w:tooltip="Turati, 2015 #8260" w:history="1">
        <w:r w:rsidR="00876B92">
          <w:rPr>
            <w:noProof/>
          </w:rPr>
          <w:t>6</w:t>
        </w:r>
      </w:hyperlink>
      <w:r w:rsidR="008D7B35">
        <w:rPr>
          <w:noProof/>
        </w:rPr>
        <w:t>)</w:t>
      </w:r>
      <w:r w:rsidR="00F6378E">
        <w:fldChar w:fldCharType="end"/>
      </w:r>
      <w:r w:rsidR="00F6378E">
        <w:t>.</w:t>
      </w:r>
    </w:p>
    <w:p w14:paraId="45FFA09C" w14:textId="3219821D" w:rsidR="00DE3D47" w:rsidRDefault="00DE3D47" w:rsidP="00036340">
      <w:r>
        <w:t>Several techniques</w:t>
      </w:r>
      <w:r w:rsidR="00211269">
        <w:t xml:space="preserve"> have been developed to</w:t>
      </w:r>
      <w:r>
        <w:t xml:space="preserve"> acquir</w:t>
      </w:r>
      <w:r w:rsidR="00211269">
        <w:t xml:space="preserve">e and model qMT data. Acquiring qMT data is most commonly done using a pulsed off-resonance MT-prepared spoiled gradient echo sequence (SPGR) </w:t>
      </w:r>
      <w:r w:rsidR="00211269">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876B92">
          <w:rPr>
            <w:noProof/>
          </w:rPr>
          <w:t>7</w:t>
        </w:r>
      </w:hyperlink>
      <w:r w:rsidR="008D7B35">
        <w:rPr>
          <w:noProof/>
        </w:rPr>
        <w:t>)</w:t>
      </w:r>
      <w:r w:rsidR="00211269">
        <w:fldChar w:fldCharType="end"/>
      </w:r>
      <w:r w:rsidR="00211269">
        <w:t>, but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DATA </w:instrText>
      </w:r>
      <w:r w:rsidR="008D7B35">
        <w:fldChar w:fldCharType="end"/>
      </w:r>
      <w:r w:rsidR="00D727C8">
        <w:fldChar w:fldCharType="separate"/>
      </w:r>
      <w:r w:rsidR="008D7B35">
        <w:rPr>
          <w:noProof/>
        </w:rPr>
        <w:t>(</w:t>
      </w:r>
      <w:hyperlink w:anchor="_ENREF_1_8" w:tooltip="Dortch, 2011 #2713" w:history="1">
        <w:r w:rsidR="00876B92">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ADDIN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876B92">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ADDIN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876B92">
          <w:rPr>
            <w:noProof/>
          </w:rPr>
          <w:t>10</w:t>
        </w:r>
      </w:hyperlink>
      <w:r w:rsidR="008D7B35">
        <w:rPr>
          <w:noProof/>
        </w:rPr>
        <w:t>)</w:t>
      </w:r>
      <w:r w:rsidR="003A26EF">
        <w:fldChar w:fldCharType="end"/>
      </w:r>
      <w:r w:rsidR="003A26EF">
        <w:t>, which is impractical for in vivo measurements. Several 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DATA </w:instrText>
      </w:r>
      <w:r w:rsidR="008D7B35">
        <w:fldChar w:fldCharType="end"/>
      </w:r>
      <w:r w:rsidR="003A26EF">
        <w:fldChar w:fldCharType="separate"/>
      </w:r>
      <w:r w:rsidR="008D7B35">
        <w:rPr>
          <w:noProof/>
        </w:rPr>
        <w:t>(</w:t>
      </w:r>
      <w:hyperlink w:anchor="_ENREF_1_7" w:tooltip="Sled, 2001 #17" w:history="1">
        <w:r w:rsidR="00876B92">
          <w:rPr>
            <w:noProof/>
          </w:rPr>
          <w:t>7</w:t>
        </w:r>
      </w:hyperlink>
      <w:r w:rsidR="008D7B35">
        <w:rPr>
          <w:noProof/>
        </w:rPr>
        <w:t>,</w:t>
      </w:r>
      <w:hyperlink w:anchor="_ENREF_1_11" w:tooltip="Yarnykh, 2002 #3719" w:history="1">
        <w:r w:rsidR="00876B92">
          <w:rPr>
            <w:noProof/>
          </w:rPr>
          <w:t>11</w:t>
        </w:r>
      </w:hyperlink>
      <w:r w:rsidR="008D7B35">
        <w:rPr>
          <w:noProof/>
        </w:rPr>
        <w:t>,</w:t>
      </w:r>
      <w:hyperlink w:anchor="_ENREF_1_12" w:tooltip="Ramani, 2002 #3661" w:history="1">
        <w:r w:rsidR="00876B92">
          <w:rPr>
            <w:noProof/>
          </w:rPr>
          <w:t>12</w:t>
        </w:r>
      </w:hyperlink>
      <w:r w:rsidR="008D7B35">
        <w:rPr>
          <w:noProof/>
        </w:rPr>
        <w:t>)</w:t>
      </w:r>
      <w:r w:rsidR="003A26EF">
        <w:fldChar w:fldCharType="end"/>
      </w:r>
      <w:r w:rsidR="003A26EF">
        <w:t>, each with unique sets of assumptions and approximations.</w:t>
      </w:r>
      <w:r w:rsidR="00DA5186">
        <w:t xml:space="preserve"> All SPGR qMT techniques r</w:t>
      </w:r>
      <w:r w:rsidR="00E67513">
        <w:t>equire one or more auxiliary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ADDIN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876B92">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DATA </w:instrText>
      </w:r>
      <w:r w:rsidR="008D7B35">
        <w:fldChar w:fldCharType="end"/>
      </w:r>
      <w:r w:rsidR="00692F31">
        <w:fldChar w:fldCharType="separate"/>
      </w:r>
      <w:r w:rsidR="008D7B35">
        <w:rPr>
          <w:noProof/>
        </w:rPr>
        <w:t>(</w:t>
      </w:r>
      <w:hyperlink w:anchor="_ENREF_1_14" w:tooltip="Jin, 1997 #8261" w:history="1">
        <w:r w:rsidR="00876B92">
          <w:rPr>
            <w:noProof/>
          </w:rPr>
          <w:t>14</w:t>
        </w:r>
      </w:hyperlink>
      <w:r w:rsidR="008D7B35">
        <w:rPr>
          <w:noProof/>
        </w:rPr>
        <w:t>,</w:t>
      </w:r>
      <w:hyperlink w:anchor="_ENREF_1_15" w:tooltip="Wiggins, 2006 #3732" w:history="1">
        <w:r w:rsidR="00876B92">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DATA </w:instrText>
      </w:r>
      <w:r w:rsidR="009B7D97">
        <w:fldChar w:fldCharType="end"/>
      </w:r>
      <w:r w:rsidR="009B7D97">
        <w:fldChar w:fldCharType="separate"/>
      </w:r>
      <w:r w:rsidR="009B7D97">
        <w:rPr>
          <w:noProof/>
        </w:rPr>
        <w:t>(</w:t>
      </w:r>
      <w:hyperlink w:anchor="_ENREF_1_7" w:tooltip="Sled, 2001 #17" w:history="1">
        <w:r w:rsidR="00876B92">
          <w:rPr>
            <w:noProof/>
          </w:rPr>
          <w:t>7</w:t>
        </w:r>
      </w:hyperlink>
      <w:r w:rsidR="009B7D97">
        <w:rPr>
          <w:noProof/>
        </w:rPr>
        <w:t>,</w:t>
      </w:r>
      <w:hyperlink w:anchor="_ENREF_1_10" w:tooltip="Henkelman, 1993 #2832" w:history="1">
        <w:r w:rsidR="00876B92">
          <w:rPr>
            <w:noProof/>
          </w:rPr>
          <w:t>10</w:t>
        </w:r>
      </w:hyperlink>
      <w:r w:rsidR="009B7D97">
        <w:rPr>
          <w:noProof/>
        </w:rPr>
        <w:t>,</w:t>
      </w:r>
      <w:hyperlink w:anchor="_ENREF_1_16" w:tooltip="Caines, 1991 #8263" w:history="1">
        <w:r w:rsidR="00876B92">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r w:rsidR="009B778A">
        <w:t xml:space="preserve">qMT measurements required to fit the full set of </w:t>
      </w:r>
      <w:r w:rsidR="009B778A">
        <w:lastRenderedPageBreak/>
        <w:t xml:space="preserve">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9B778A">
        <w:fldChar w:fldCharType="separate"/>
      </w:r>
      <w:r w:rsidR="009B778A">
        <w:rPr>
          <w:noProof/>
        </w:rPr>
        <w:t>(</w:t>
      </w:r>
      <w:hyperlink w:anchor="_ENREF_1_17" w:tooltip="Levesque, 2011 #2822" w:history="1">
        <w:r w:rsidR="00876B92">
          <w:rPr>
            <w:noProof/>
          </w:rPr>
          <w:t>17</w:t>
        </w:r>
      </w:hyperlink>
      <w:r w:rsidR="009B778A">
        <w:rPr>
          <w:noProof/>
        </w:rPr>
        <w:t>)</w:t>
      </w:r>
      <w:r w:rsidR="009B778A">
        <w:fldChar w:fldCharType="end"/>
      </w:r>
      <w:r w:rsidR="009B778A">
        <w:t>, makes it challenging to acquire qMT data in a clinically feasible acquisition time.</w:t>
      </w:r>
    </w:p>
    <w:p w14:paraId="59B3AFB4" w14:textId="7EB0CECE" w:rsidR="00F7204D" w:rsidRPr="00876B92" w:rsidRDefault="003F3FC0" w:rsidP="00036340">
      <w:r>
        <w:t>Researchers have tried several ways to</w:t>
      </w:r>
      <w:r w:rsidR="006812D3">
        <w:t xml:space="preserve"> improve</w:t>
      </w:r>
      <w:r w:rsidR="00CD0638">
        <w:t xml:space="preserve"> the </w:t>
      </w:r>
      <w:r>
        <w:t xml:space="preserve">SPGR </w:t>
      </w:r>
      <w:r w:rsidR="00CD0638">
        <w:t>qMT acquisition protocol time</w:t>
      </w:r>
      <w:r>
        <w:t xml:space="preserve">, which originally consisted of 60+ qMT measurements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7" w:tooltip="Sled, 2001 #17" w:history="1">
        <w:r w:rsidR="00876B92">
          <w:rPr>
            <w:noProof/>
          </w:rPr>
          <w:t>7</w:t>
        </w:r>
      </w:hyperlink>
      <w:r>
        <w:rPr>
          <w:noProof/>
        </w:rPr>
        <w:t>)</w:t>
      </w:r>
      <w:r>
        <w:fldChar w:fldCharType="end"/>
      </w:r>
      <w:r>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rsidR="00402639">
        <w:t xml:space="preserve">with a “uniform” 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rsidR="00C75196">
        <w:t xml:space="preserve"> for a total of 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DATA </w:instrText>
      </w:r>
      <w:r w:rsidR="00070151">
        <w:fldChar w:fldCharType="end"/>
      </w:r>
      <w:r w:rsidR="00070151">
        <w:fldChar w:fldCharType="separate"/>
      </w:r>
      <w:r w:rsidR="00070151">
        <w:rPr>
          <w:noProof/>
        </w:rPr>
        <w:t>(</w:t>
      </w:r>
      <w:hyperlink w:anchor="_ENREF_1_18" w:tooltip="Cercignani, 2005 #3688" w:history="1">
        <w:r w:rsidR="00876B92">
          <w:rPr>
            <w:noProof/>
          </w:rPr>
          <w:t>18</w:t>
        </w:r>
      </w:hyperlink>
      <w:r w:rsidR="00070151">
        <w:rPr>
          <w:noProof/>
        </w:rPr>
        <w:t>)</w:t>
      </w:r>
      <w:r w:rsidR="00070151">
        <w:fldChar w:fldCharType="end"/>
      </w:r>
      <w:r w:rsidR="00C75196">
        <w:t>, in addition to a FA</w:t>
      </w:r>
      <w:r w:rsidR="00C75196">
        <w:rPr>
          <w:vertAlign w:val="subscript"/>
        </w:rPr>
        <w:t>MT</w:t>
      </w:r>
      <w:r w:rsidR="00C75196">
        <w:t xml:space="preserve"> = 0</w:t>
      </w:r>
      <w:r w:rsidR="00070151">
        <w:t>°</w:t>
      </w:r>
      <w:r w:rsidR="00C75196">
        <w:t xml:space="preserve"> acquisition</w:t>
      </w:r>
      <w:r w:rsidR="00070151">
        <w:t xml:space="preserve"> for normalization</w:t>
      </w:r>
      <w:r w:rsidR="00C75196">
        <w:t>.</w:t>
      </w:r>
      <w:r w:rsidR="00070151">
        <w:t xml:space="preserve"> Other studies went further by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876B92">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DATA </w:instrText>
      </w:r>
      <w:r w:rsidR="002D2ED1">
        <w:fldChar w:fldCharType="end"/>
      </w:r>
      <w:r w:rsidR="002D2ED1">
        <w:fldChar w:fldCharType="separate"/>
      </w:r>
      <w:r w:rsidR="002D2ED1">
        <w:rPr>
          <w:noProof/>
        </w:rPr>
        <w:t>(</w:t>
      </w:r>
      <w:hyperlink w:anchor="_ENREF_1_17" w:tooltip="Levesque, 2011 #2822" w:history="1">
        <w:r w:rsidR="00876B92">
          <w:rPr>
            <w:noProof/>
          </w:rPr>
          <w:t>17</w:t>
        </w:r>
      </w:hyperlink>
      <w:r w:rsidR="002D2ED1">
        <w:rPr>
          <w:noProof/>
        </w:rPr>
        <w:t>)</w:t>
      </w:r>
      <w:r w:rsidR="002D2ED1">
        <w:fldChar w:fldCharType="end"/>
      </w:r>
      <w:r w:rsidR="002D2ED1">
        <w:t xml:space="preserve">. </w:t>
      </w:r>
      <w:r w:rsidR="00504B6E">
        <w:t xml:space="preserve">Rapid k-space readout techniques such as echo planar imaging has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DATA </w:instrText>
      </w:r>
      <w:r w:rsidR="00504B6E">
        <w:fldChar w:fldCharType="end"/>
      </w:r>
      <w:r w:rsidR="00504B6E">
        <w:fldChar w:fldCharType="separate"/>
      </w:r>
      <w:r w:rsidR="00504B6E">
        <w:rPr>
          <w:noProof/>
        </w:rPr>
        <w:t>(</w:t>
      </w:r>
      <w:hyperlink w:anchor="_ENREF_1_20" w:tooltip="Battiston, 2017 #8257" w:history="1">
        <w:r w:rsidR="00876B92">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 evolved over time, with researchers typically choosing the 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decision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DATA </w:instrText>
      </w:r>
      <w:r w:rsidR="00163F81">
        <w:fldChar w:fldCharType="end"/>
      </w:r>
      <w:r w:rsidR="00163F81">
        <w:fldChar w:fldCharType="separate"/>
      </w:r>
      <w:r w:rsidR="00163F81">
        <w:rPr>
          <w:noProof/>
        </w:rPr>
        <w:t>(</w:t>
      </w:r>
      <w:hyperlink w:anchor="_ENREF_1_21" w:tooltip="Barral, 2010 #168" w:history="1">
        <w:r w:rsidR="00876B92">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DATA </w:instrText>
      </w:r>
      <w:r w:rsidR="00163F81">
        <w:fldChar w:fldCharType="end"/>
      </w:r>
      <w:r w:rsidR="00163F81">
        <w:fldChar w:fldCharType="separate"/>
      </w:r>
      <w:r w:rsidR="00163F81">
        <w:rPr>
          <w:noProof/>
        </w:rPr>
        <w:t>(</w:t>
      </w:r>
      <w:hyperlink w:anchor="_ENREF_1_22" w:tooltip="Liberman, 2014 #8204" w:history="1">
        <w:r w:rsidR="00876B92">
          <w:rPr>
            <w:noProof/>
          </w:rPr>
          <w:t>22</w:t>
        </w:r>
      </w:hyperlink>
      <w:r w:rsidR="00163F81">
        <w:rPr>
          <w:noProof/>
        </w:rPr>
        <w:t>)</w:t>
      </w:r>
      <w:r w:rsidR="00163F81">
        <w:fldChar w:fldCharType="end"/>
      </w:r>
      <w:r w:rsidR="00402639">
        <w:t xml:space="preserve">. Particularly, it was shown </w:t>
      </w:r>
      <w:r w:rsidR="00876B92">
        <w:t xml:space="preserve">for a uniform 10-pt qMT protocol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 as opposed to other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876B92">
          <w:rPr>
            <w:noProof/>
          </w:rPr>
          <w:t>23</w:t>
        </w:r>
      </w:hyperlink>
      <w:r w:rsidR="00876B92">
        <w:rPr>
          <w:noProof/>
        </w:rPr>
        <w:t>)</w:t>
      </w:r>
      <w:r w:rsidR="00876B92">
        <w:fldChar w:fldCharType="end"/>
      </w:r>
      <w:r w:rsidR="00876B92">
        <w:t>.</w:t>
      </w:r>
    </w:p>
    <w:p w14:paraId="3869F53F" w14:textId="751B1295" w:rsidR="00876B92" w:rsidRPr="0024736F" w:rsidRDefault="00876B92" w:rsidP="00036340">
      <w:r>
        <w:t>This aim of this work is to explore if the B</w:t>
      </w:r>
      <w:r>
        <w:rPr>
          <w:vertAlign w:val="subscript"/>
        </w:rPr>
        <w:t>1</w:t>
      </w:r>
      <w:r>
        <w:t xml:space="preserve">-sensitivity of qMT </w:t>
      </w:r>
      <w:r w:rsidR="0067111B">
        <w:t xml:space="preserve">parameter, particularly F, </w:t>
      </w:r>
      <w:r>
        <w:t xml:space="preserve">can be further optimized by </w:t>
      </w:r>
      <w:r w:rsidR="0067111B">
        <w:t>regularizing</w:t>
      </w:r>
      <w:r>
        <w:t xml:space="preserve"> </w:t>
      </w:r>
      <w:r w:rsidR="0067111B">
        <w:t xml:space="preserve">the </w:t>
      </w:r>
      <w:r>
        <w:t>CRLB optimization</w:t>
      </w:r>
      <w:r w:rsidR="0067111B">
        <w:t xml:space="preserve"> condition with a B</w:t>
      </w:r>
      <w:r w:rsidR="0067111B">
        <w:rPr>
          <w:vertAlign w:val="subscript"/>
        </w:rPr>
        <w:t>1</w:t>
      </w:r>
      <w:r w:rsidR="0067111B">
        <w:t>-sensitivity term</w:t>
      </w:r>
      <w:r>
        <w:t>.</w:t>
      </w:r>
      <w:r w:rsidR="003B158F">
        <w:t xml:space="preserve"> We </w:t>
      </w:r>
      <w:r w:rsidR="003B158F">
        <w:lastRenderedPageBreak/>
        <w:t>fi</w:t>
      </w:r>
      <w:r w:rsidR="0024736F">
        <w:t>rst develop theoretically the</w:t>
      </w:r>
      <w:r w:rsidR="003B158F">
        <w:t xml:space="preserve"> </w:t>
      </w:r>
      <w:r w:rsidR="0024736F">
        <w:t>B</w:t>
      </w:r>
      <w:r w:rsidR="0024736F">
        <w:rPr>
          <w:vertAlign w:val="subscript"/>
        </w:rPr>
        <w:t>1</w:t>
      </w:r>
      <w:r w:rsidR="0024736F">
        <w:t>-sensitivity expression which will regularize CRLB condition. Using simulations, we will then explore the B</w:t>
      </w:r>
      <w:r w:rsidR="0024736F">
        <w:rPr>
          <w:vertAlign w:val="subscript"/>
        </w:rPr>
        <w:t>1</w:t>
      </w:r>
      <w:r w:rsidR="0024736F">
        <w:t>-sensitivity of qMT for several uniform protocol configurations. The regularization term is later on optimized for the pool-size ratio, and a sample qMT protocol is iteratively optimized with the CRLB both with and without the regularization term. The robustness of three protocols (uniform, CRLB, CRLB + B</w:t>
      </w:r>
      <w:r w:rsidR="0024736F">
        <w:rPr>
          <w:vertAlign w:val="subscript"/>
        </w:rPr>
        <w:t>1</w:t>
      </w:r>
      <w:r w:rsidR="0024736F">
        <w:t xml:space="preserve"> regularization) are then tested using Monte Carlo simulations for a range of signal to 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64B974A9"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The behavior of this error propagation 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ADDIN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876B92">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876B92">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0056A8"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76F4856E"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3A26EF">
        <w:rPr>
          <w:noProof/>
        </w:rPr>
        <w:t>(</w:t>
      </w:r>
      <w:hyperlink w:anchor="_ENREF_1_1" w:tooltip="Sled, 2000 #3662" w:history="1">
        <w:r w:rsidR="00876B92">
          <w:rPr>
            <w:noProof/>
          </w:rPr>
          <w:t>1</w:t>
        </w:r>
      </w:hyperlink>
      <w:r w:rsidR="003A26EF">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lastRenderedPageBreak/>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0056A8"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12208D5D"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876B92">
          <w:rPr>
            <w:noProof/>
          </w:rPr>
          <w:t>19</w:t>
        </w:r>
      </w:hyperlink>
      <w:r w:rsidR="00070151">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19C0759F"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876B92">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6B313BF7" w:rsidR="00A65AE8" w:rsidRDefault="008F252E" w:rsidP="008F252E">
      <w:r>
        <w:lastRenderedPageBreak/>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fldChar w:fldCharType="separate"/>
      </w:r>
      <w:r w:rsidR="009B778A">
        <w:rPr>
          <w:noProof/>
        </w:rPr>
        <w:t>(</w:t>
      </w:r>
      <w:hyperlink w:anchor="_ENREF_1_17" w:tooltip="Levesque, 2011 #2822" w:history="1">
        <w:r w:rsidR="00876B92">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t>METHODS</w:t>
      </w:r>
    </w:p>
    <w:p w14:paraId="733C5529" w14:textId="4DE42A4E"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876B92">
          <w:rPr>
            <w:noProof/>
          </w:rPr>
          <w:t>25</w:t>
        </w:r>
      </w:hyperlink>
      <w:r w:rsidR="00163F81">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lastRenderedPageBreak/>
        <w:t>Uniform Protocols</w:t>
      </w:r>
    </w:p>
    <w:p w14:paraId="4085FB61" w14:textId="6B9BF434"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3175EC">
        <w:fldChar w:fldCharType="separate"/>
      </w:r>
      <w:r w:rsidR="009B778A">
        <w:rPr>
          <w:noProof/>
        </w:rPr>
        <w:t>(</w:t>
      </w:r>
      <w:hyperlink w:anchor="_ENREF_1_17" w:tooltip="Levesque, 2011 #2822" w:history="1">
        <w:r w:rsidR="00876B92">
          <w:rPr>
            <w:noProof/>
          </w:rPr>
          <w:t>17</w:t>
        </w:r>
      </w:hyperlink>
      <w:r w:rsidR="009B778A">
        <w:rPr>
          <w:noProof/>
        </w:rPr>
        <w:t>)</w:t>
      </w:r>
      <w:r w:rsidR="003175EC">
        <w:fldChar w:fldCharType="end"/>
      </w:r>
      <w:r w:rsidR="003175EC">
        <w:t>.</w:t>
      </w:r>
    </w:p>
    <w:p w14:paraId="4F718CAB" w14:textId="51B0A5E6" w:rsidR="005F0C06" w:rsidRDefault="0043131A" w:rsidP="000A4002">
      <w:r>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w:t>
      </w:r>
      <w:r w:rsidR="00DC6ED7">
        <w:lastRenderedPageBreak/>
        <w:t>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183211E2"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C04441">
        <w:fldChar w:fldCharType="separate"/>
      </w:r>
      <w:r w:rsidR="009B778A">
        <w:rPr>
          <w:noProof/>
        </w:rPr>
        <w:t>(</w:t>
      </w:r>
      <w:hyperlink w:anchor="_ENREF_1_17" w:tooltip="Levesque, 2011 #2822" w:history="1">
        <w:r w:rsidR="00876B92">
          <w:rPr>
            <w:noProof/>
          </w:rPr>
          <w:t>17</w:t>
        </w:r>
      </w:hyperlink>
      <w:r w:rsidR="009B778A">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w:t>
      </w:r>
      <w:r w:rsidR="00723F80">
        <w:lastRenderedPageBreak/>
        <w:t xml:space="preserve">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2F9F631"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876B92">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876B92">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56015EF7"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DATA </w:instrText>
      </w:r>
      <w:r w:rsidR="00163F81">
        <w:fldChar w:fldCharType="end"/>
      </w:r>
      <w:r w:rsidR="001C7A2F">
        <w:fldChar w:fldCharType="separate"/>
      </w:r>
      <w:r w:rsidR="00163F81">
        <w:rPr>
          <w:noProof/>
        </w:rPr>
        <w:t>(</w:t>
      </w:r>
      <w:hyperlink w:anchor="_ENREF_1_26" w:tooltip="Boudreau, 2017 #8258" w:history="1">
        <w:r w:rsidR="00876B92">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54A1AA5A" w:rsidR="006B176E" w:rsidRPr="00C154D6" w:rsidRDefault="00C92804" w:rsidP="00C81C2A">
      <w:r>
        <w:t>The work presented here considered a specific qMT fitting model (Sled and Pike</w:t>
      </w:r>
      <w:r>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876B92">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876B92">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ADDIN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876B92">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DATA </w:instrText>
      </w:r>
      <w:r w:rsidR="00163F81">
        <w:fldChar w:fldCharType="end"/>
      </w:r>
      <w:r w:rsidR="0038797B">
        <w:fldChar w:fldCharType="separate"/>
      </w:r>
      <w:r w:rsidR="00163F81">
        <w:rPr>
          <w:noProof/>
        </w:rPr>
        <w:t>(</w:t>
      </w:r>
      <w:hyperlink w:anchor="_ENREF_1_27" w:tooltip="Underhill, 2011 #3772" w:history="1">
        <w:r w:rsidR="00876B92">
          <w:rPr>
            <w:noProof/>
          </w:rPr>
          <w:t>27</w:t>
        </w:r>
      </w:hyperlink>
      <w:r w:rsidR="00163F81">
        <w:rPr>
          <w:noProof/>
        </w:rPr>
        <w:t>,</w:t>
      </w:r>
      <w:hyperlink w:anchor="_ENREF_1_28" w:tooltip="Yarnykh, 2012 #3770" w:history="1">
        <w:r w:rsidR="00876B92">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5A6413E3"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ADDIN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876B92">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7CE4B87" w14:textId="55C58D0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876B92">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DATA </w:instrText>
      </w:r>
      <w:r w:rsidR="00504B6E">
        <w:fldChar w:fldCharType="end"/>
      </w:r>
      <w:r w:rsidR="00A05C05">
        <w:fldChar w:fldCharType="separate"/>
      </w:r>
      <w:r w:rsidR="00504B6E">
        <w:rPr>
          <w:noProof/>
        </w:rPr>
        <w:t>(</w:t>
      </w:r>
      <w:hyperlink w:anchor="_ENREF_1_17" w:tooltip="Levesque, 2011 #2822" w:history="1">
        <w:r w:rsidR="00876B92">
          <w:rPr>
            <w:noProof/>
          </w:rPr>
          <w:t>17</w:t>
        </w:r>
      </w:hyperlink>
      <w:r w:rsidR="00504B6E">
        <w:rPr>
          <w:noProof/>
        </w:rPr>
        <w:t>,</w:t>
      </w:r>
      <w:hyperlink w:anchor="_ENREF_1_19" w:tooltip="Cercignani, 2006 #3570" w:history="1">
        <w:r w:rsidR="00876B92">
          <w:rPr>
            <w:noProof/>
          </w:rPr>
          <w:t>19</w:t>
        </w:r>
      </w:hyperlink>
      <w:r w:rsidR="00504B6E">
        <w:rPr>
          <w:noProof/>
        </w:rPr>
        <w:t>,</w:t>
      </w:r>
      <w:hyperlink w:anchor="_ENREF_1_20" w:tooltip="Battiston, 2017 #8257" w:history="1">
        <w:r w:rsidR="00876B92">
          <w:rPr>
            <w:noProof/>
          </w:rPr>
          <w:t>20</w:t>
        </w:r>
      </w:hyperlink>
      <w:r w:rsidR="00504B6E">
        <w:rPr>
          <w:noProof/>
        </w:rPr>
        <w:t>)</w:t>
      </w:r>
      <w:r w:rsidR="00A05C05">
        <w:fldChar w:fldCharType="end"/>
      </w:r>
      <w:r w:rsidR="00A05C05">
        <w:t xml:space="preserve">, </w:t>
      </w:r>
      <w:r w:rsidR="005510F8">
        <w:t xml:space="preserve">and Eqs. 1 and 2 were </w:t>
      </w:r>
      <w:r w:rsidR="005510F8">
        <w:lastRenderedPageBreak/>
        <w:t>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876B92">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876B92">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0F0AAA6D"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ADDIN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876B92">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3561FDA5" w14:textId="77777777" w:rsidR="00876B92" w:rsidRPr="00876B92" w:rsidRDefault="00A97D0F" w:rsidP="00876B92">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876B92" w:rsidRPr="00876B92">
        <w:rPr>
          <w:noProof/>
        </w:rPr>
        <w:t>1.</w:t>
      </w:r>
      <w:r w:rsidR="00876B92" w:rsidRPr="00876B92">
        <w:rPr>
          <w:noProof/>
        </w:rPr>
        <w:tab/>
        <w:t>Sled JG, Pike GB. Quantitative interpretation of magnetization transfer in spoiled gradient echo MRI sequences. Journal of Magnetic Resonance 2000;145(1):24-36.</w:t>
      </w:r>
      <w:bookmarkEnd w:id="1"/>
    </w:p>
    <w:p w14:paraId="4DDF91FF" w14:textId="77777777" w:rsidR="00876B92" w:rsidRPr="00876B92" w:rsidRDefault="00876B92" w:rsidP="00876B92">
      <w:pPr>
        <w:pStyle w:val="EndNoteBibliography"/>
        <w:spacing w:after="0"/>
        <w:ind w:left="720" w:hanging="720"/>
        <w:rPr>
          <w:noProof/>
        </w:rPr>
      </w:pPr>
      <w:bookmarkStart w:id="2" w:name="_ENREF_1_2"/>
      <w:r w:rsidRPr="00876B92">
        <w:rPr>
          <w:noProof/>
        </w:rPr>
        <w:t>2.</w:t>
      </w:r>
      <w:r w:rsidRPr="00876B92">
        <w:rPr>
          <w:noProof/>
        </w:rPr>
        <w:tab/>
        <w:t>Schmierer K, Tozer DJ, Scaravilli F, Altmann DR, Barker GJ, Tofts PS, Miller DH. Quantitative magnetization transfer imaging in postmortem multiple sclerosis brain. J Magn Reson Imaging 2007;26(1):41-51.</w:t>
      </w:r>
      <w:bookmarkEnd w:id="2"/>
    </w:p>
    <w:p w14:paraId="292F0316" w14:textId="77777777" w:rsidR="00876B92" w:rsidRPr="00876B92" w:rsidRDefault="00876B92" w:rsidP="00876B92">
      <w:pPr>
        <w:pStyle w:val="EndNoteBibliography"/>
        <w:spacing w:after="0"/>
        <w:ind w:left="720" w:hanging="720"/>
        <w:rPr>
          <w:noProof/>
        </w:rPr>
      </w:pPr>
      <w:bookmarkStart w:id="3" w:name="_ENREF_1_3"/>
      <w:r w:rsidRPr="00876B92">
        <w:rPr>
          <w:noProof/>
        </w:rPr>
        <w:t>3.</w:t>
      </w:r>
      <w:r w:rsidRPr="00876B9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211B912B" w14:textId="77777777" w:rsidR="00876B92" w:rsidRPr="00876B92" w:rsidRDefault="00876B92" w:rsidP="00876B92">
      <w:pPr>
        <w:pStyle w:val="EndNoteBibliography"/>
        <w:spacing w:after="0"/>
        <w:ind w:left="720" w:hanging="720"/>
        <w:rPr>
          <w:noProof/>
        </w:rPr>
      </w:pPr>
      <w:bookmarkStart w:id="4" w:name="_ENREF_1_4"/>
      <w:r w:rsidRPr="00876B92">
        <w:rPr>
          <w:noProof/>
        </w:rPr>
        <w:t>4.</w:t>
      </w:r>
      <w:r w:rsidRPr="00876B92">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20332C8" w14:textId="77777777" w:rsidR="00876B92" w:rsidRPr="00876B92" w:rsidRDefault="00876B92" w:rsidP="00876B92">
      <w:pPr>
        <w:pStyle w:val="EndNoteBibliography"/>
        <w:spacing w:after="0"/>
        <w:ind w:left="720" w:hanging="720"/>
        <w:rPr>
          <w:noProof/>
        </w:rPr>
      </w:pPr>
      <w:bookmarkStart w:id="5" w:name="_ENREF_1_5"/>
      <w:r w:rsidRPr="00876B92">
        <w:rPr>
          <w:noProof/>
        </w:rPr>
        <w:t>5.</w:t>
      </w:r>
      <w:r w:rsidRPr="00876B92">
        <w:rPr>
          <w:noProof/>
        </w:rPr>
        <w:tab/>
        <w:t>Davies GR, Tozer DJ, Cercignani M, Ramani A, Dalton CM, Thompson AJ, Barker GJ, Tofts PS, Miller DH. Estimation of the macromolecular proton fraction and bound pool T2 in multiple sclerosis. Mult Scler 2004;10(6):607-613.</w:t>
      </w:r>
      <w:bookmarkEnd w:id="5"/>
    </w:p>
    <w:p w14:paraId="7C1242DB" w14:textId="77777777" w:rsidR="00876B92" w:rsidRPr="00876B92" w:rsidRDefault="00876B92" w:rsidP="00876B92">
      <w:pPr>
        <w:pStyle w:val="EndNoteBibliography"/>
        <w:spacing w:after="0"/>
        <w:ind w:left="720" w:hanging="720"/>
        <w:rPr>
          <w:noProof/>
        </w:rPr>
      </w:pPr>
      <w:bookmarkStart w:id="6" w:name="_ENREF_1_6"/>
      <w:r w:rsidRPr="00876B92">
        <w:rPr>
          <w:noProof/>
        </w:rPr>
        <w:t>6.</w:t>
      </w:r>
      <w:r w:rsidRPr="00876B9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4A9EFB14" w14:textId="77777777" w:rsidR="00876B92" w:rsidRPr="00876B92" w:rsidRDefault="00876B92" w:rsidP="00876B92">
      <w:pPr>
        <w:pStyle w:val="EndNoteBibliography"/>
        <w:spacing w:after="0"/>
        <w:ind w:left="720" w:hanging="720"/>
        <w:rPr>
          <w:noProof/>
        </w:rPr>
      </w:pPr>
      <w:bookmarkStart w:id="7" w:name="_ENREF_1_7"/>
      <w:r w:rsidRPr="00876B92">
        <w:rPr>
          <w:noProof/>
        </w:rPr>
        <w:t>7.</w:t>
      </w:r>
      <w:r w:rsidRPr="00876B92">
        <w:rPr>
          <w:noProof/>
        </w:rPr>
        <w:tab/>
        <w:t>Sled JG, Pike GB. Quantitative imaging of magnetization transfer exchange and relaxation properties in vivo using MRI. Magn Reson Med 2001;46(5):923-931.</w:t>
      </w:r>
      <w:bookmarkEnd w:id="7"/>
    </w:p>
    <w:p w14:paraId="3173ACDB" w14:textId="77777777" w:rsidR="00876B92" w:rsidRPr="00876B92" w:rsidRDefault="00876B92" w:rsidP="00876B92">
      <w:pPr>
        <w:pStyle w:val="EndNoteBibliography"/>
        <w:spacing w:after="0"/>
        <w:ind w:left="720" w:hanging="720"/>
        <w:rPr>
          <w:noProof/>
        </w:rPr>
      </w:pPr>
      <w:bookmarkStart w:id="8" w:name="_ENREF_1_8"/>
      <w:r w:rsidRPr="00876B92">
        <w:rPr>
          <w:noProof/>
        </w:rPr>
        <w:lastRenderedPageBreak/>
        <w:t>8.</w:t>
      </w:r>
      <w:r w:rsidRPr="00876B92">
        <w:rPr>
          <w:noProof/>
        </w:rPr>
        <w:tab/>
        <w:t>Dortch RD, Li K, Gochberg DF, Welch EB, Dula AN, Tamhane AA, Gore JC, Smith SA. Quantitative magnetization transfer imaging in human brain at 3 T via selective inversion recovery. Magn Reson Med 2011;66(5):1346-1352.</w:t>
      </w:r>
      <w:bookmarkEnd w:id="8"/>
    </w:p>
    <w:p w14:paraId="4E42787A" w14:textId="77777777" w:rsidR="00876B92" w:rsidRPr="00876B92" w:rsidRDefault="00876B92" w:rsidP="00876B92">
      <w:pPr>
        <w:pStyle w:val="EndNoteBibliography"/>
        <w:spacing w:after="0"/>
        <w:ind w:left="720" w:hanging="720"/>
        <w:rPr>
          <w:noProof/>
        </w:rPr>
      </w:pPr>
      <w:bookmarkStart w:id="9" w:name="_ENREF_1_9"/>
      <w:r w:rsidRPr="00876B92">
        <w:rPr>
          <w:noProof/>
        </w:rPr>
        <w:t>9.</w:t>
      </w:r>
      <w:r w:rsidRPr="00876B92">
        <w:rPr>
          <w:noProof/>
        </w:rPr>
        <w:tab/>
        <w:t>Gloor M, Scheffler K, Bieri O. Quantitative magnetization transfer imaging using balanced SSFP. Magn Reson Med 2008;60(3):691-700.</w:t>
      </w:r>
      <w:bookmarkEnd w:id="9"/>
    </w:p>
    <w:p w14:paraId="419F8678" w14:textId="77777777" w:rsidR="00876B92" w:rsidRPr="00876B92" w:rsidRDefault="00876B92" w:rsidP="00876B92">
      <w:pPr>
        <w:pStyle w:val="EndNoteBibliography"/>
        <w:spacing w:after="0"/>
        <w:ind w:left="720" w:hanging="720"/>
        <w:rPr>
          <w:noProof/>
        </w:rPr>
      </w:pPr>
      <w:bookmarkStart w:id="10" w:name="_ENREF_1_10"/>
      <w:r w:rsidRPr="00876B92">
        <w:rPr>
          <w:noProof/>
        </w:rPr>
        <w:t>10.</w:t>
      </w:r>
      <w:r w:rsidRPr="00876B92">
        <w:rPr>
          <w:noProof/>
        </w:rPr>
        <w:tab/>
        <w:t>Henkelman RM, Huang X, Xiang QS, Stanisz GJ, Swanson SD, Bronskill MJ. Quantitative interpretation of magnetization transfer. Magn Reson Med 1993;29(6):759-766.</w:t>
      </w:r>
      <w:bookmarkEnd w:id="10"/>
    </w:p>
    <w:p w14:paraId="4C59EACF" w14:textId="77777777" w:rsidR="00876B92" w:rsidRPr="00876B92" w:rsidRDefault="00876B92" w:rsidP="00876B92">
      <w:pPr>
        <w:pStyle w:val="EndNoteBibliography"/>
        <w:spacing w:after="0"/>
        <w:ind w:left="720" w:hanging="720"/>
        <w:rPr>
          <w:noProof/>
        </w:rPr>
      </w:pPr>
      <w:bookmarkStart w:id="11" w:name="_ENREF_1_11"/>
      <w:r w:rsidRPr="00876B92">
        <w:rPr>
          <w:noProof/>
        </w:rPr>
        <w:t>11.</w:t>
      </w:r>
      <w:r w:rsidRPr="00876B92">
        <w:rPr>
          <w:noProof/>
        </w:rPr>
        <w:tab/>
        <w:t>Yarnykh VL. Pulsed Z-spectroscopic imaging of cross-relaxation parameters in tissues for human MRI: theory and clinical applications. Magn Reson Med 2002;47(5):929-939.</w:t>
      </w:r>
      <w:bookmarkEnd w:id="11"/>
    </w:p>
    <w:p w14:paraId="1648508D" w14:textId="77777777" w:rsidR="00876B92" w:rsidRPr="00876B92" w:rsidRDefault="00876B92" w:rsidP="00876B92">
      <w:pPr>
        <w:pStyle w:val="EndNoteBibliography"/>
        <w:spacing w:after="0"/>
        <w:ind w:left="720" w:hanging="720"/>
        <w:rPr>
          <w:noProof/>
        </w:rPr>
      </w:pPr>
      <w:bookmarkStart w:id="12" w:name="_ENREF_1_12"/>
      <w:r w:rsidRPr="00876B92">
        <w:rPr>
          <w:noProof/>
        </w:rPr>
        <w:t>12.</w:t>
      </w:r>
      <w:r w:rsidRPr="00876B92">
        <w:rPr>
          <w:noProof/>
        </w:rPr>
        <w:tab/>
        <w:t>Ramani A, Dalton C, Miller DH, Tofts PS, Barker GJ. Precise estimate of fundamental in-vivo MT parameters in human brain in clinically feasible times. Magn Reson Imaging 2002;20(10):721-731.</w:t>
      </w:r>
      <w:bookmarkEnd w:id="12"/>
    </w:p>
    <w:p w14:paraId="69280B80" w14:textId="77777777" w:rsidR="00876B92" w:rsidRPr="00876B92" w:rsidRDefault="00876B92" w:rsidP="00876B92">
      <w:pPr>
        <w:pStyle w:val="EndNoteBibliography"/>
        <w:spacing w:after="0"/>
        <w:ind w:left="720" w:hanging="720"/>
        <w:rPr>
          <w:noProof/>
        </w:rPr>
      </w:pPr>
      <w:bookmarkStart w:id="13" w:name="_ENREF_1_13"/>
      <w:r w:rsidRPr="00876B92">
        <w:rPr>
          <w:noProof/>
        </w:rPr>
        <w:t>13.</w:t>
      </w:r>
      <w:r w:rsidRPr="00876B92">
        <w:rPr>
          <w:noProof/>
        </w:rPr>
        <w:tab/>
        <w:t>Skinner TE, Glover GH. An extended two-point Dixon algorithm for calculating separate water, fat, and B0 images. Magn Reson Med 1997;37(4):628-630.</w:t>
      </w:r>
      <w:bookmarkEnd w:id="13"/>
    </w:p>
    <w:p w14:paraId="109B56D1" w14:textId="77777777" w:rsidR="00876B92" w:rsidRPr="00876B92" w:rsidRDefault="00876B92" w:rsidP="00876B92">
      <w:pPr>
        <w:pStyle w:val="EndNoteBibliography"/>
        <w:spacing w:after="0"/>
        <w:ind w:left="720" w:hanging="720"/>
        <w:rPr>
          <w:noProof/>
        </w:rPr>
      </w:pPr>
      <w:bookmarkStart w:id="14" w:name="_ENREF_1_14"/>
      <w:r w:rsidRPr="00876B92">
        <w:rPr>
          <w:noProof/>
        </w:rPr>
        <w:t>14.</w:t>
      </w:r>
      <w:r w:rsidRPr="00876B92">
        <w:rPr>
          <w:noProof/>
        </w:rPr>
        <w:tab/>
        <w:t>Jin J, Chen J. On the SAR and field inhomogeneity of birdcage coils loaded with the human head. Magn Reson Med 1997;38(6):953-963.</w:t>
      </w:r>
      <w:bookmarkEnd w:id="14"/>
    </w:p>
    <w:p w14:paraId="43F10E26" w14:textId="77777777" w:rsidR="00876B92" w:rsidRPr="00876B92" w:rsidRDefault="00876B92" w:rsidP="00876B92">
      <w:pPr>
        <w:pStyle w:val="EndNoteBibliography"/>
        <w:spacing w:after="0"/>
        <w:ind w:left="720" w:hanging="720"/>
        <w:rPr>
          <w:noProof/>
        </w:rPr>
      </w:pPr>
      <w:bookmarkStart w:id="15" w:name="_ENREF_1_15"/>
      <w:r w:rsidRPr="00876B92">
        <w:rPr>
          <w:noProof/>
        </w:rPr>
        <w:t>15.</w:t>
      </w:r>
      <w:r w:rsidRPr="00876B92">
        <w:rPr>
          <w:noProof/>
        </w:rPr>
        <w:tab/>
        <w:t>Wiggins GC, Triantafyllou C, Potthast A, Reykowski A, Nittka M, Wald LL. 32-channel 3 Tesla receive-only phased-array head coil with soccer-ball element geometry. Magn Reson Med 2006;56(1):216-223.</w:t>
      </w:r>
      <w:bookmarkEnd w:id="15"/>
    </w:p>
    <w:p w14:paraId="6A938752" w14:textId="77777777" w:rsidR="00876B92" w:rsidRPr="00876B92" w:rsidRDefault="00876B92" w:rsidP="00876B92">
      <w:pPr>
        <w:pStyle w:val="EndNoteBibliography"/>
        <w:spacing w:after="0"/>
        <w:ind w:left="720" w:hanging="720"/>
        <w:rPr>
          <w:noProof/>
        </w:rPr>
      </w:pPr>
      <w:bookmarkStart w:id="16" w:name="_ENREF_1_16"/>
      <w:r w:rsidRPr="00876B92">
        <w:rPr>
          <w:noProof/>
        </w:rPr>
        <w:t>16.</w:t>
      </w:r>
      <w:r w:rsidRPr="00876B9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7B26E5A9" w14:textId="77777777" w:rsidR="00876B92" w:rsidRPr="00876B92" w:rsidRDefault="00876B92" w:rsidP="00876B92">
      <w:pPr>
        <w:pStyle w:val="EndNoteBibliography"/>
        <w:spacing w:after="0"/>
        <w:ind w:left="720" w:hanging="720"/>
        <w:rPr>
          <w:noProof/>
        </w:rPr>
      </w:pPr>
      <w:bookmarkStart w:id="17" w:name="_ENREF_1_17"/>
      <w:r w:rsidRPr="00876B92">
        <w:rPr>
          <w:noProof/>
        </w:rPr>
        <w:lastRenderedPageBreak/>
        <w:t>17.</w:t>
      </w:r>
      <w:r w:rsidRPr="00876B92">
        <w:rPr>
          <w:noProof/>
        </w:rPr>
        <w:tab/>
        <w:t>Levesque IR, Sled JG, Pike GB. Iterative optimization method for design of quantitative magnetization transfer imaging experiments. Magn Reson Med 2011;66(3):635-643.</w:t>
      </w:r>
      <w:bookmarkEnd w:id="17"/>
    </w:p>
    <w:p w14:paraId="6B7F6E00" w14:textId="77777777" w:rsidR="00876B92" w:rsidRPr="00876B92" w:rsidRDefault="00876B92" w:rsidP="00876B92">
      <w:pPr>
        <w:pStyle w:val="EndNoteBibliography"/>
        <w:spacing w:after="0"/>
        <w:ind w:left="720" w:hanging="720"/>
        <w:rPr>
          <w:noProof/>
        </w:rPr>
      </w:pPr>
      <w:bookmarkStart w:id="18" w:name="_ENREF_1_18"/>
      <w:r w:rsidRPr="00876B92">
        <w:rPr>
          <w:noProof/>
        </w:rPr>
        <w:t>18.</w:t>
      </w:r>
      <w:r w:rsidRPr="00876B92">
        <w:rPr>
          <w:noProof/>
        </w:rPr>
        <w:tab/>
        <w:t>Cercignani M, Symms MR, Schmierer K, Boulby PA, Tozer DJ, Ron M, Tofts PS, Barker GJ. Three-dimensional quantitative magnetisation transfer imaging of the human brain. NeuroImage 2005;27(2):436-441.</w:t>
      </w:r>
      <w:bookmarkEnd w:id="18"/>
    </w:p>
    <w:p w14:paraId="67539A31" w14:textId="77777777" w:rsidR="00876B92" w:rsidRPr="00876B92" w:rsidRDefault="00876B92" w:rsidP="00876B92">
      <w:pPr>
        <w:pStyle w:val="EndNoteBibliography"/>
        <w:spacing w:after="0"/>
        <w:ind w:left="720" w:hanging="720"/>
        <w:rPr>
          <w:noProof/>
        </w:rPr>
      </w:pPr>
      <w:bookmarkStart w:id="19" w:name="_ENREF_1_19"/>
      <w:r w:rsidRPr="00876B92">
        <w:rPr>
          <w:noProof/>
        </w:rPr>
        <w:t>19.</w:t>
      </w:r>
      <w:r w:rsidRPr="00876B92">
        <w:rPr>
          <w:noProof/>
        </w:rPr>
        <w:tab/>
        <w:t>Cercignani M, Alexander DC. Optimal acquisition schemes for in vivo quantitative magnetization transfer MRI. Magn Reson Med 2006;56(4):803-810.</w:t>
      </w:r>
      <w:bookmarkEnd w:id="19"/>
    </w:p>
    <w:p w14:paraId="01464553" w14:textId="77777777" w:rsidR="00876B92" w:rsidRPr="00876B92" w:rsidRDefault="00876B92" w:rsidP="00876B92">
      <w:pPr>
        <w:pStyle w:val="EndNoteBibliography"/>
        <w:spacing w:after="0"/>
        <w:ind w:left="720" w:hanging="720"/>
        <w:rPr>
          <w:noProof/>
        </w:rPr>
      </w:pPr>
      <w:bookmarkStart w:id="20" w:name="_ENREF_1_20"/>
      <w:r w:rsidRPr="00876B92">
        <w:rPr>
          <w:noProof/>
        </w:rPr>
        <w:t>20.</w:t>
      </w:r>
      <w:r w:rsidRPr="00876B9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51296620" w14:textId="77777777" w:rsidR="00876B92" w:rsidRPr="00876B92" w:rsidRDefault="00876B92" w:rsidP="00876B92">
      <w:pPr>
        <w:pStyle w:val="EndNoteBibliography"/>
        <w:spacing w:after="0"/>
        <w:ind w:left="720" w:hanging="720"/>
        <w:rPr>
          <w:noProof/>
        </w:rPr>
      </w:pPr>
      <w:bookmarkStart w:id="21" w:name="_ENREF_1_21"/>
      <w:r w:rsidRPr="00876B92">
        <w:rPr>
          <w:noProof/>
        </w:rPr>
        <w:t>21.</w:t>
      </w:r>
      <w:r w:rsidRPr="00876B92">
        <w:rPr>
          <w:noProof/>
        </w:rPr>
        <w:tab/>
        <w:t>Barral JK, Gudmundson E, Stikov N, Etezadi-Amoli M, Stoica P, Nishimura DG. A robust methodology for in vivo T1 mapping. Magn Reson Med 2010;64(4):1057-1067.</w:t>
      </w:r>
      <w:bookmarkEnd w:id="21"/>
    </w:p>
    <w:p w14:paraId="5D91D85E" w14:textId="77777777" w:rsidR="00876B92" w:rsidRPr="00876B92" w:rsidRDefault="00876B92" w:rsidP="00876B92">
      <w:pPr>
        <w:pStyle w:val="EndNoteBibliography"/>
        <w:spacing w:after="0"/>
        <w:ind w:left="720" w:hanging="720"/>
        <w:rPr>
          <w:noProof/>
        </w:rPr>
      </w:pPr>
      <w:bookmarkStart w:id="22" w:name="_ENREF_1_22"/>
      <w:r w:rsidRPr="00876B92">
        <w:rPr>
          <w:noProof/>
        </w:rPr>
        <w:t>22.</w:t>
      </w:r>
      <w:r w:rsidRPr="00876B92">
        <w:rPr>
          <w:noProof/>
        </w:rPr>
        <w:tab/>
        <w:t>Liberman G, Louzoun Y, Ben Bashat D. T(1) mapping using variable flip angle SPGR data with flip angle correction. J Magn Reson Imaging 2014;40(1):171-180.</w:t>
      </w:r>
      <w:bookmarkEnd w:id="22"/>
    </w:p>
    <w:p w14:paraId="3FEEA0E4" w14:textId="77777777" w:rsidR="00876B92" w:rsidRPr="00876B92" w:rsidRDefault="00876B92" w:rsidP="00876B92">
      <w:pPr>
        <w:pStyle w:val="EndNoteBibliography"/>
        <w:spacing w:after="0"/>
        <w:ind w:left="720" w:hanging="720"/>
        <w:rPr>
          <w:noProof/>
        </w:rPr>
      </w:pPr>
      <w:bookmarkStart w:id="23" w:name="_ENREF_1_23"/>
      <w:r w:rsidRPr="00876B92">
        <w:rPr>
          <w:noProof/>
        </w:rPr>
        <w:t>23.</w:t>
      </w:r>
      <w:r w:rsidRPr="00876B92">
        <w:rPr>
          <w:noProof/>
        </w:rPr>
        <w:tab/>
        <w:t>Boudreau M, Stikov N, Pike GB. B1 -sensitivity analysis of quantitative magnetization transfer imaging. Magn Reson Med 2017.</w:t>
      </w:r>
      <w:bookmarkEnd w:id="23"/>
    </w:p>
    <w:p w14:paraId="35CFB477" w14:textId="77777777" w:rsidR="00876B92" w:rsidRPr="00876B92" w:rsidRDefault="00876B92" w:rsidP="00876B92">
      <w:pPr>
        <w:pStyle w:val="EndNoteBibliography"/>
        <w:spacing w:after="0"/>
        <w:ind w:left="720" w:hanging="720"/>
        <w:rPr>
          <w:noProof/>
        </w:rPr>
      </w:pPr>
      <w:bookmarkStart w:id="24" w:name="_ENREF_1_24"/>
      <w:r w:rsidRPr="00876B92">
        <w:rPr>
          <w:noProof/>
        </w:rPr>
        <w:t>24.</w:t>
      </w:r>
      <w:r w:rsidRPr="00876B92">
        <w:rPr>
          <w:noProof/>
        </w:rPr>
        <w:tab/>
        <w:t>Cruz JB. System sensitivity analysis: Dowden, Hutchinson &amp; Ross; 1973.</w:t>
      </w:r>
      <w:bookmarkEnd w:id="24"/>
    </w:p>
    <w:p w14:paraId="4C654084" w14:textId="77777777" w:rsidR="00876B92" w:rsidRPr="00876B92" w:rsidRDefault="00876B92" w:rsidP="00876B92">
      <w:pPr>
        <w:pStyle w:val="EndNoteBibliography"/>
        <w:spacing w:after="0"/>
        <w:ind w:left="720" w:hanging="720"/>
        <w:rPr>
          <w:noProof/>
        </w:rPr>
      </w:pPr>
      <w:bookmarkStart w:id="25" w:name="_ENREF_1_25"/>
      <w:r w:rsidRPr="00876B92">
        <w:rPr>
          <w:noProof/>
        </w:rPr>
        <w:t>25.</w:t>
      </w:r>
      <w:r w:rsidRPr="00876B92">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4C9C1889" w14:textId="77777777" w:rsidR="00876B92" w:rsidRPr="00876B92" w:rsidRDefault="00876B92" w:rsidP="00876B92">
      <w:pPr>
        <w:pStyle w:val="EndNoteBibliography"/>
        <w:spacing w:after="0"/>
        <w:ind w:left="720" w:hanging="720"/>
        <w:rPr>
          <w:noProof/>
        </w:rPr>
      </w:pPr>
      <w:bookmarkStart w:id="26" w:name="_ENREF_1_26"/>
      <w:r w:rsidRPr="00876B92">
        <w:rPr>
          <w:noProof/>
        </w:rPr>
        <w:lastRenderedPageBreak/>
        <w:t>26.</w:t>
      </w:r>
      <w:r w:rsidRPr="00876B92">
        <w:rPr>
          <w:noProof/>
        </w:rPr>
        <w:tab/>
        <w:t>Boudreau M, Tardif CL, Stikov N, Sled JG, Lee W, Pike GB. B1 mapping for bias-correction in quantitative T1 imaging of the brain at 3T using standard pulse sequences. J Magn Reson Imaging 2017.</w:t>
      </w:r>
      <w:bookmarkEnd w:id="26"/>
    </w:p>
    <w:p w14:paraId="6B49BD1A" w14:textId="77777777" w:rsidR="00876B92" w:rsidRPr="00876B92" w:rsidRDefault="00876B92" w:rsidP="00876B92">
      <w:pPr>
        <w:pStyle w:val="EndNoteBibliography"/>
        <w:spacing w:after="0"/>
        <w:ind w:left="720" w:hanging="720"/>
        <w:rPr>
          <w:noProof/>
        </w:rPr>
      </w:pPr>
      <w:bookmarkStart w:id="27" w:name="_ENREF_1_27"/>
      <w:r w:rsidRPr="00876B92">
        <w:rPr>
          <w:noProof/>
        </w:rPr>
        <w:t>27.</w:t>
      </w:r>
      <w:r w:rsidRPr="00876B92">
        <w:rPr>
          <w:noProof/>
        </w:rPr>
        <w:tab/>
        <w:t>Underhill HR, Rostomily RC, Mikheev AM, Yuan C, Yarnykh VL. Fast bound pool fraction imaging of the in vivo rat brain: association with myelin content and validation in the C6 glioma model. NeuroImage 2011;54(3):2052-2065.</w:t>
      </w:r>
      <w:bookmarkEnd w:id="27"/>
    </w:p>
    <w:p w14:paraId="19C351EA" w14:textId="77777777" w:rsidR="00876B92" w:rsidRPr="00876B92" w:rsidRDefault="00876B92" w:rsidP="00876B92">
      <w:pPr>
        <w:pStyle w:val="EndNoteBibliography"/>
        <w:spacing w:after="0"/>
        <w:ind w:left="720" w:hanging="720"/>
        <w:rPr>
          <w:noProof/>
        </w:rPr>
      </w:pPr>
      <w:bookmarkStart w:id="28" w:name="_ENREF_1_28"/>
      <w:r w:rsidRPr="00876B92">
        <w:rPr>
          <w:noProof/>
        </w:rPr>
        <w:t>28.</w:t>
      </w:r>
      <w:r w:rsidRPr="00876B92">
        <w:rPr>
          <w:noProof/>
        </w:rPr>
        <w:tab/>
        <w:t>Yarnykh VL. Fast macromolecular proton fraction mapping from a single off-resonance magnetization transfer measurement. Magn Reson Med 2012;68(1):166-178.</w:t>
      </w:r>
      <w:bookmarkEnd w:id="28"/>
    </w:p>
    <w:p w14:paraId="7D10AFB4" w14:textId="77777777" w:rsidR="00876B92" w:rsidRPr="00876B92" w:rsidRDefault="00876B92" w:rsidP="00876B92">
      <w:pPr>
        <w:pStyle w:val="EndNoteBibliography"/>
        <w:spacing w:after="0"/>
        <w:ind w:left="720" w:hanging="720"/>
        <w:rPr>
          <w:noProof/>
        </w:rPr>
      </w:pPr>
      <w:bookmarkStart w:id="29" w:name="_ENREF_1_29"/>
      <w:r w:rsidRPr="00876B92">
        <w:rPr>
          <w:noProof/>
        </w:rPr>
        <w:t>29.</w:t>
      </w:r>
      <w:r w:rsidRPr="00876B92">
        <w:rPr>
          <w:noProof/>
        </w:rPr>
        <w:tab/>
        <w:t>Lankford CL, Does MD. Propagation of error from parameter constraints in quantitative MRI: Example application of multiple spin echo T2 mapping. Magn Reson Med 2017.</w:t>
      </w:r>
      <w:bookmarkEnd w:id="29"/>
    </w:p>
    <w:p w14:paraId="7C69EF46" w14:textId="77777777" w:rsidR="00876B92" w:rsidRPr="00876B92" w:rsidRDefault="00876B92" w:rsidP="00876B92">
      <w:pPr>
        <w:pStyle w:val="EndNoteBibliography"/>
        <w:ind w:left="720" w:hanging="720"/>
        <w:rPr>
          <w:noProof/>
        </w:rPr>
      </w:pPr>
      <w:bookmarkStart w:id="30" w:name="_ENREF_1_30"/>
      <w:r w:rsidRPr="00876B92">
        <w:rPr>
          <w:noProof/>
        </w:rPr>
        <w:t>30.</w:t>
      </w:r>
      <w:r w:rsidRPr="00876B92">
        <w:rPr>
          <w:noProof/>
        </w:rPr>
        <w:tab/>
        <w:t>Mclean M, MacDonald ME, Lebel RM, Boudreau M, Pike B. Accelerated z-Spectrum Imaging. 2017; Hawaii.</w:t>
      </w:r>
      <w:bookmarkEnd w:id="30"/>
    </w:p>
    <w:p w14:paraId="5C19B559" w14:textId="04318FE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37"/>
      <w:bookmarkEnd w:id="38"/>
      <w:bookmarkEnd w:id="39"/>
      <w:bookmarkEnd w:id="40"/>
      <w:bookmarkEnd w:id="41"/>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2" w:name="_Ref492993971"/>
      <w:bookmarkStart w:id="43" w:name="_Toc492904925"/>
      <w:bookmarkStart w:id="44" w:name="_Toc492904984"/>
      <w:bookmarkStart w:id="45" w:name="_Toc492905407"/>
      <w:bookmarkStart w:id="46" w:name="_Toc493360417"/>
      <w:bookmarkStart w:id="47" w:name="_Toc493373900"/>
      <w:bookmarkStart w:id="48" w:name="_Toc493505998"/>
      <w:bookmarkStart w:id="49" w:name="_Toc493750998"/>
      <w:bookmarkStart w:id="50"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2"/>
      <w:r>
        <w:t xml:space="preserve">. </w:t>
      </w:r>
      <w:bookmarkEnd w:id="43"/>
      <w:bookmarkEnd w:id="44"/>
      <w:bookmarkEnd w:id="45"/>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6"/>
      <w:bookmarkEnd w:id="47"/>
      <w:bookmarkEnd w:id="48"/>
      <w:bookmarkEnd w:id="49"/>
      <w:bookmarkEnd w:id="50"/>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1" w:name="_Ref492994003"/>
      <w:bookmarkStart w:id="52" w:name="_Toc492905408"/>
      <w:bookmarkStart w:id="53" w:name="_Toc493360418"/>
      <w:bookmarkStart w:id="54" w:name="_Toc493373901"/>
      <w:bookmarkStart w:id="55" w:name="_Toc493505999"/>
      <w:bookmarkStart w:id="56" w:name="_Toc493750999"/>
      <w:bookmarkStart w:id="57"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1"/>
      <w:r>
        <w:t>.</w:t>
      </w:r>
      <w:r>
        <w:rPr>
          <w:b w:val="0"/>
        </w:rPr>
        <w:t xml:space="preserve"> </w:t>
      </w:r>
      <w:bookmarkEnd w:id="52"/>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53"/>
      <w:bookmarkEnd w:id="54"/>
      <w:bookmarkEnd w:id="55"/>
      <w:bookmarkEnd w:id="56"/>
      <w:bookmarkEnd w:id="57"/>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58" w:name="_Ref492994018"/>
      <w:bookmarkStart w:id="59" w:name="_Toc492905409"/>
      <w:bookmarkStart w:id="60" w:name="_Toc493360419"/>
      <w:bookmarkStart w:id="61" w:name="_Toc493373902"/>
      <w:bookmarkStart w:id="62" w:name="_Toc493506000"/>
      <w:bookmarkStart w:id="63" w:name="_Toc493751000"/>
      <w:bookmarkStart w:id="64"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58"/>
      <w:r>
        <w:t>.</w:t>
      </w:r>
      <w:r>
        <w:rPr>
          <w:b w:val="0"/>
        </w:rPr>
        <w:t xml:space="preserve"> </w:t>
      </w:r>
      <w:bookmarkEnd w:id="59"/>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0"/>
      <w:bookmarkEnd w:id="61"/>
      <w:bookmarkEnd w:id="62"/>
      <w:bookmarkEnd w:id="63"/>
      <w:bookmarkEnd w:id="64"/>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5" w:name="_Ref492994028"/>
      <w:bookmarkStart w:id="66" w:name="_Toc492905410"/>
      <w:bookmarkStart w:id="67" w:name="_Toc493360420"/>
      <w:bookmarkStart w:id="68" w:name="_Toc493373903"/>
      <w:bookmarkStart w:id="69" w:name="_Toc493506001"/>
      <w:bookmarkStart w:id="70" w:name="_Toc493751001"/>
      <w:bookmarkStart w:id="71"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5"/>
      <w:r>
        <w:t>.</w:t>
      </w:r>
      <w:r>
        <w:rPr>
          <w:b w:val="0"/>
        </w:rPr>
        <w:t xml:space="preserve"> </w:t>
      </w:r>
      <w:bookmarkEnd w:id="66"/>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67"/>
      <w:bookmarkEnd w:id="68"/>
      <w:bookmarkEnd w:id="69"/>
      <w:bookmarkEnd w:id="70"/>
      <w:bookmarkEnd w:id="7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2" w:name="_Ref492994049"/>
      <w:bookmarkStart w:id="73" w:name="_Toc492905411"/>
      <w:bookmarkStart w:id="74" w:name="_Toc493360421"/>
      <w:bookmarkStart w:id="75" w:name="_Toc493373904"/>
      <w:bookmarkStart w:id="76" w:name="_Toc493506002"/>
      <w:bookmarkStart w:id="77" w:name="_Toc493751002"/>
      <w:bookmarkStart w:id="78"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2"/>
      <w:r>
        <w:t>.</w:t>
      </w:r>
      <w:r>
        <w:rPr>
          <w:b w:val="0"/>
        </w:rPr>
        <w:t xml:space="preserve"> </w:t>
      </w:r>
      <w:bookmarkEnd w:id="73"/>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4"/>
      <w:bookmarkEnd w:id="75"/>
      <w:bookmarkEnd w:id="76"/>
      <w:bookmarkEnd w:id="77"/>
      <w:bookmarkEnd w:id="78"/>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D2CEE66" w:rsidR="00E3181D" w:rsidRPr="00E3181D" w:rsidRDefault="00E3181D" w:rsidP="00E3181D">
      <w:pPr>
        <w:pStyle w:val="Lgende"/>
        <w:rPr>
          <w:b w:val="0"/>
        </w:rPr>
      </w:pPr>
      <w:bookmarkStart w:id="79" w:name="_Ref492994059"/>
      <w:bookmarkStart w:id="80" w:name="_Toc492905412"/>
      <w:bookmarkStart w:id="81" w:name="_Toc493360422"/>
      <w:bookmarkStart w:id="82" w:name="_Toc493373905"/>
      <w:bookmarkStart w:id="83" w:name="_Toc493506003"/>
      <w:bookmarkStart w:id="84" w:name="_Toc493751003"/>
      <w:bookmarkStart w:id="85"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79"/>
      <w:r>
        <w:t>.</w:t>
      </w:r>
      <w:r>
        <w:rPr>
          <w:b w:val="0"/>
        </w:rPr>
        <w:t xml:space="preserve"> </w:t>
      </w:r>
      <w:bookmarkEnd w:id="80"/>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1"/>
      <w:bookmarkEnd w:id="82"/>
      <w:bookmarkEnd w:id="83"/>
      <w:bookmarkEnd w:id="84"/>
      <w:bookmarkEnd w:id="85"/>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5C283" w14:textId="77777777" w:rsidR="00CD68D6" w:rsidRDefault="00CD68D6">
      <w:r>
        <w:separator/>
      </w:r>
    </w:p>
    <w:p w14:paraId="4C040A42" w14:textId="77777777" w:rsidR="00CD68D6" w:rsidRDefault="00CD68D6"/>
  </w:endnote>
  <w:endnote w:type="continuationSeparator" w:id="0">
    <w:p w14:paraId="74AB73D8" w14:textId="77777777" w:rsidR="00CD68D6" w:rsidRDefault="00CD68D6">
      <w:r>
        <w:continuationSeparator/>
      </w:r>
    </w:p>
    <w:p w14:paraId="70880F1D" w14:textId="77777777" w:rsidR="00CD68D6" w:rsidRDefault="00CD68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CE64AB" w:rsidRDefault="00CE64AB"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CE64AB" w:rsidRDefault="00CE64AB"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CE64AB" w:rsidRDefault="00CE64AB"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F413CD">
      <w:rPr>
        <w:rStyle w:val="Numrodepage"/>
        <w:noProof/>
      </w:rPr>
      <w:t>3</w:t>
    </w:r>
    <w:r>
      <w:rPr>
        <w:rStyle w:val="Numrodepage"/>
      </w:rPr>
      <w:fldChar w:fldCharType="end"/>
    </w:r>
  </w:p>
  <w:p w14:paraId="74D1FFB5" w14:textId="77777777" w:rsidR="00CE64AB" w:rsidRPr="00480E6C" w:rsidRDefault="00CE64AB"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CE64AB" w:rsidRPr="00480E6C" w:rsidRDefault="00CE64AB"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753B46" w14:textId="77777777" w:rsidR="00CD68D6" w:rsidRDefault="00CD68D6">
      <w:r>
        <w:separator/>
      </w:r>
    </w:p>
    <w:p w14:paraId="4C6FA9A5" w14:textId="77777777" w:rsidR="00CD68D6" w:rsidRDefault="00CD68D6"/>
  </w:footnote>
  <w:footnote w:type="continuationSeparator" w:id="0">
    <w:p w14:paraId="186127D2" w14:textId="77777777" w:rsidR="00CD68D6" w:rsidRDefault="00CD68D6">
      <w:r>
        <w:continuationSeparator/>
      </w:r>
    </w:p>
    <w:p w14:paraId="62415590" w14:textId="77777777" w:rsidR="00CD68D6" w:rsidRDefault="00CD68D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F81"/>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6A8"/>
    <w:rsid w:val="00654E20"/>
    <w:rsid w:val="00657C89"/>
    <w:rsid w:val="00660D96"/>
    <w:rsid w:val="006642B9"/>
    <w:rsid w:val="00664B3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7E04"/>
    <w:rsid w:val="00690C92"/>
    <w:rsid w:val="00690E2C"/>
    <w:rsid w:val="00692099"/>
    <w:rsid w:val="0069219E"/>
    <w:rsid w:val="00692E88"/>
    <w:rsid w:val="00692F31"/>
    <w:rsid w:val="00693A7B"/>
    <w:rsid w:val="0069535D"/>
    <w:rsid w:val="00695AC8"/>
    <w:rsid w:val="00695ECB"/>
    <w:rsid w:val="0069670A"/>
    <w:rsid w:val="006A1824"/>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760C"/>
    <w:rsid w:val="006F7777"/>
    <w:rsid w:val="00704240"/>
    <w:rsid w:val="007049B1"/>
    <w:rsid w:val="00704CC8"/>
    <w:rsid w:val="0070527C"/>
    <w:rsid w:val="00706DA1"/>
    <w:rsid w:val="00706F66"/>
    <w:rsid w:val="00707318"/>
    <w:rsid w:val="00707C8D"/>
    <w:rsid w:val="007105FF"/>
    <w:rsid w:val="00712601"/>
    <w:rsid w:val="00715E46"/>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39BF"/>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B83"/>
    <w:rsid w:val="00B64D71"/>
    <w:rsid w:val="00B657FE"/>
    <w:rsid w:val="00B66814"/>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3521"/>
    <w:rsid w:val="00BA5B72"/>
    <w:rsid w:val="00BA5C6C"/>
    <w:rsid w:val="00BA61BB"/>
    <w:rsid w:val="00BA64A7"/>
    <w:rsid w:val="00BA6796"/>
    <w:rsid w:val="00BB3CDF"/>
    <w:rsid w:val="00BB4B0A"/>
    <w:rsid w:val="00BB4D66"/>
    <w:rsid w:val="00BB795E"/>
    <w:rsid w:val="00BC1071"/>
    <w:rsid w:val="00BC189A"/>
    <w:rsid w:val="00BC2195"/>
    <w:rsid w:val="00BC2431"/>
    <w:rsid w:val="00BC277F"/>
    <w:rsid w:val="00BC2B94"/>
    <w:rsid w:val="00BC5FE5"/>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54D6"/>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4DA6"/>
    <w:rsid w:val="00E4783D"/>
    <w:rsid w:val="00E47C49"/>
    <w:rsid w:val="00E51BF1"/>
    <w:rsid w:val="00E529E1"/>
    <w:rsid w:val="00E52C8E"/>
    <w:rsid w:val="00E52D66"/>
    <w:rsid w:val="00E52E3F"/>
    <w:rsid w:val="00E53403"/>
    <w:rsid w:val="00E5507A"/>
    <w:rsid w:val="00E61621"/>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579D"/>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18F4"/>
    <w:rsid w:val="00F7204D"/>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A87ED-2FB5-AC44-B161-1D07ECBCA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35</Pages>
  <Words>14319</Words>
  <Characters>78758</Characters>
  <Application>Microsoft Macintosh Word</Application>
  <DocSecurity>0</DocSecurity>
  <Lines>656</Lines>
  <Paragraphs>185</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289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86</cp:revision>
  <cp:lastPrinted>2016-10-18T17:19:00Z</cp:lastPrinted>
  <dcterms:created xsi:type="dcterms:W3CDTF">2017-09-21T12:03:00Z</dcterms:created>
  <dcterms:modified xsi:type="dcterms:W3CDTF">2017-10-03T17:32:00Z</dcterms:modified>
</cp:coreProperties>
</file>